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B85468">
      <w:pPr>
        <w:jc w:val="both"/>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B85468">
      <w:pPr>
        <w:jc w:val="both"/>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B85468">
      <w:pPr>
        <w:jc w:val="both"/>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B85468">
      <w:pPr>
        <w:jc w:val="both"/>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6A6F4C2"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ác cửa hàng 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42B6143F"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55E13942" w14:textId="42DC661D"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3C5E7B0F" w14:textId="77777777" w:rsidR="003648A7" w:rsidRPr="0046755A" w:rsidRDefault="003648A7" w:rsidP="00B85468">
      <w:pPr>
        <w:tabs>
          <w:tab w:val="left" w:pos="4680"/>
        </w:tabs>
        <w:spacing w:line="360" w:lineRule="auto"/>
        <w:ind w:right="287"/>
        <w:jc w:val="both"/>
        <w:rPr>
          <w:bCs/>
          <w:sz w:val="26"/>
          <w:szCs w:val="26"/>
        </w:rPr>
      </w:pPr>
    </w:p>
    <w:p w14:paraId="0FA3BF60" w14:textId="17F6E7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17F17FF2" w14:textId="77777777" w:rsidR="003648A7" w:rsidRPr="0046755A" w:rsidRDefault="003648A7" w:rsidP="00B85468">
      <w:pPr>
        <w:tabs>
          <w:tab w:val="left" w:pos="4680"/>
        </w:tabs>
        <w:spacing w:line="360" w:lineRule="auto"/>
        <w:ind w:right="287"/>
        <w:jc w:val="both"/>
        <w:rPr>
          <w:bCs/>
          <w:sz w:val="26"/>
          <w:szCs w:val="26"/>
        </w:rPr>
      </w:pP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03D1D926"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ng để phân tích hành vi tiêu dùng. Việc này không chỉ giúp khám phá các xu hướng mới ra ứng dụng tiềm năng trong nghiên cứu marketing và quản trị.</w:t>
      </w:r>
    </w:p>
    <w:p w14:paraId="456CC2E0" w14:textId="08DB1954"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từ Điện Máy Xanh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lastRenderedPageBreak/>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137A0801"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w:t>
      </w:r>
      <w:r w:rsidR="00DE4B9B" w:rsidRPr="00E063A5">
        <w:rPr>
          <w:sz w:val="26"/>
          <w:szCs w:val="26"/>
          <w:lang w:val="vi-VN"/>
        </w:rPr>
        <w:lastRenderedPageBreak/>
        <w:t>nghiên cứu sẽ tập trung vào các sản phẩm thuộc một số danh mục tiêu biểu và trong 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 xml:space="preserve">cụ thể và đồng thời đảm bảo quá trình thu thập diễn ra một cách liên </w:t>
      </w:r>
      <w:r w:rsidR="003609D7" w:rsidRPr="00E063A5">
        <w:rPr>
          <w:sz w:val="26"/>
          <w:szCs w:val="26"/>
          <w:lang w:val="vi-VN"/>
        </w:rPr>
        <w:lastRenderedPageBreak/>
        <w:t>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2B1789">
      <w:pPr>
        <w:pStyle w:val="ListParagraph"/>
        <w:numPr>
          <w:ilvl w:val="0"/>
          <w:numId w:val="5"/>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7D07BC8D" w14:textId="0F5C5E0F" w:rsidR="009F4E09" w:rsidRPr="00E063A5"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2CD97751" w14:textId="77777777" w:rsidR="009F4E09" w:rsidRPr="009F4E09" w:rsidRDefault="009F4E09" w:rsidP="00B85468">
      <w:pPr>
        <w:tabs>
          <w:tab w:val="left" w:pos="709"/>
        </w:tabs>
        <w:spacing w:line="360" w:lineRule="auto"/>
        <w:ind w:right="287"/>
        <w:jc w:val="both"/>
        <w:rPr>
          <w:bCs/>
          <w:sz w:val="32"/>
          <w:szCs w:val="32"/>
        </w:rPr>
      </w:pPr>
    </w:p>
    <w:p w14:paraId="2DC32F46" w14:textId="1B2F348A"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33F969E5" w14:textId="77777777" w:rsidR="009F4E09" w:rsidRPr="00E063A5" w:rsidRDefault="009F4E09" w:rsidP="00B85468">
      <w:pPr>
        <w:tabs>
          <w:tab w:val="left" w:pos="709"/>
        </w:tabs>
        <w:spacing w:line="360" w:lineRule="auto"/>
        <w:ind w:right="287"/>
        <w:jc w:val="both"/>
        <w:rPr>
          <w:bCs/>
          <w:sz w:val="26"/>
          <w:szCs w:val="26"/>
        </w:rPr>
      </w:pPr>
    </w:p>
    <w:p w14:paraId="6ACD9AA4" w14:textId="66C37199" w:rsidR="009F4E09"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6D151E38" w14:textId="77777777" w:rsidR="00E063A5" w:rsidRPr="00E063A5" w:rsidRDefault="00E063A5" w:rsidP="00B85468">
      <w:pPr>
        <w:tabs>
          <w:tab w:val="left" w:pos="709"/>
        </w:tabs>
        <w:spacing w:line="360" w:lineRule="auto"/>
        <w:ind w:right="287"/>
        <w:jc w:val="both"/>
        <w:rPr>
          <w:bCs/>
          <w:sz w:val="26"/>
          <w:szCs w:val="26"/>
        </w:rPr>
      </w:pP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lastRenderedPageBreak/>
        <w:t>Hiệu quả và Tốc độ: Về hiệu suất và tốc độ trong việc thu thập dữ liệu web, Scrapy được cho là nền tảng tốt nhất hiện nay. Nó xử lý các yêu cầu không 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sz w:val="26"/>
          <w:szCs w:val="26"/>
        </w:rPr>
        <w:lastRenderedPageBreak/>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lang w:val="vi-VN"/>
        </w:rPr>
      </w:pPr>
    </w:p>
    <w:p w14:paraId="30BB8051" w14:textId="77777777" w:rsidR="00E96E4E" w:rsidRPr="00E063A5" w:rsidRDefault="00E96E4E" w:rsidP="00B85468">
      <w:pPr>
        <w:tabs>
          <w:tab w:val="left" w:pos="709"/>
        </w:tabs>
        <w:spacing w:line="360" w:lineRule="auto"/>
        <w:ind w:right="287"/>
        <w:jc w:val="both"/>
        <w:rPr>
          <w:bCs/>
          <w:iCs/>
          <w:sz w:val="26"/>
          <w:szCs w:val="26"/>
          <w:lang w:val="vi-VN"/>
        </w:rPr>
      </w:pPr>
    </w:p>
    <w:p w14:paraId="39D06D5B" w14:textId="77777777" w:rsidR="00B6241B" w:rsidRPr="00F102EA" w:rsidRDefault="0046755A" w:rsidP="00B6241B">
      <w:pPr>
        <w:tabs>
          <w:tab w:val="left" w:pos="142"/>
        </w:tabs>
        <w:spacing w:line="360" w:lineRule="auto"/>
        <w:ind w:right="287"/>
        <w:jc w:val="center"/>
        <w:rPr>
          <w:b/>
          <w:sz w:val="36"/>
          <w:szCs w:val="36"/>
        </w:rPr>
      </w:pPr>
      <w:r w:rsidRPr="00D93A14">
        <w:rPr>
          <w:bCs/>
          <w:iCs/>
          <w:sz w:val="36"/>
          <w:szCs w:val="32"/>
          <w:lang w:val="vi-VN"/>
        </w:rPr>
        <w:br w:type="page"/>
      </w:r>
      <w:r w:rsidR="00B6241B">
        <w:rPr>
          <w:b/>
          <w:sz w:val="40"/>
          <w:szCs w:val="40"/>
        </w:rPr>
        <w:lastRenderedPageBreak/>
        <w:tab/>
      </w:r>
      <w:r w:rsidR="00B6241B">
        <w:rPr>
          <w:b/>
          <w:sz w:val="40"/>
          <w:szCs w:val="40"/>
        </w:rPr>
        <w:tab/>
      </w:r>
      <w:r w:rsidR="00B6241B" w:rsidRPr="00F102EA">
        <w:rPr>
          <w:b/>
          <w:sz w:val="36"/>
          <w:szCs w:val="36"/>
        </w:rPr>
        <w:t>CHƯƠNG 3: PHƯƠNG PHÁP THỰC NGHIỆM</w:t>
      </w:r>
    </w:p>
    <w:p w14:paraId="0C001899" w14:textId="1CD1A960" w:rsidR="00B6241B" w:rsidRDefault="00B6241B" w:rsidP="00B6241B">
      <w:pPr>
        <w:tabs>
          <w:tab w:val="left" w:pos="0"/>
        </w:tabs>
        <w:spacing w:line="360" w:lineRule="auto"/>
        <w:ind w:right="287"/>
        <w:rPr>
          <w:b/>
          <w:sz w:val="28"/>
          <w:szCs w:val="28"/>
        </w:rPr>
      </w:pPr>
      <w:r w:rsidRPr="00F102EA">
        <w:rPr>
          <w:b/>
          <w:sz w:val="28"/>
          <w:szCs w:val="28"/>
        </w:rPr>
        <w:t>3.1 Phương pháp thu thập dữ liệu</w:t>
      </w:r>
    </w:p>
    <w:p w14:paraId="325B9A72" w14:textId="6EFA9E20" w:rsidR="00E240A2" w:rsidRPr="00E240A2" w:rsidRDefault="00E240A2" w:rsidP="00B6241B">
      <w:pPr>
        <w:tabs>
          <w:tab w:val="left" w:pos="0"/>
        </w:tabs>
        <w:spacing w:line="360" w:lineRule="auto"/>
        <w:ind w:right="287"/>
        <w:rPr>
          <w:sz w:val="26"/>
          <w:szCs w:val="26"/>
          <w:lang w:val="vi-VN"/>
        </w:rPr>
      </w:pPr>
      <w:r>
        <w:rPr>
          <w:sz w:val="26"/>
          <w:szCs w:val="26"/>
          <w:lang w:val="vi-VN"/>
        </w:rPr>
        <w:t xml:space="preserve">     </w:t>
      </w:r>
      <w:r w:rsidR="00D4668F" w:rsidRPr="00D4668F">
        <w:rPr>
          <w:sz w:val="26"/>
          <w:szCs w:val="26"/>
          <w:lang w:val="vi-VN"/>
        </w:rPr>
        <w:t xml:space="preserve">Trong quá trình thu thập dữ liệu sản phẩm trên sàn thương mại điện tử Ebay.com, chúng tôi đã áp dụng công cụ mã nguồn mở Scrapy để tự động hóa và tối ưu hóa quy trình này. Sử dụng Scrapy, chúng tôi có thể gửi yêu cầu tới API của trang web, thu thập và trích xuất dữ liệu sản phẩm một cách hiệu quả và có cấu trúc. Các kết quả thu thập được lưu trữ dưới dạng tệp JSON, giúp phân tích và xử lý dữ liệu thêm dễ dàng hơn. Quá trình này được thực hiện theo các bước </w:t>
      </w:r>
      <w:r w:rsidR="008D419C">
        <w:rPr>
          <w:sz w:val="26"/>
          <w:szCs w:val="26"/>
          <w:lang w:val="vi-VN"/>
        </w:rPr>
        <w:t>sau:</w:t>
      </w:r>
    </w:p>
    <w:p w14:paraId="7ABC6591" w14:textId="1AE4C533" w:rsidR="00B6241B" w:rsidRDefault="00B6241B" w:rsidP="00B6241B">
      <w:pPr>
        <w:tabs>
          <w:tab w:val="left" w:pos="0"/>
        </w:tabs>
        <w:spacing w:line="360" w:lineRule="auto"/>
        <w:ind w:right="287"/>
        <w:rPr>
          <w:b/>
          <w:bCs/>
          <w:i/>
          <w:iCs/>
          <w:sz w:val="26"/>
          <w:szCs w:val="26"/>
        </w:rPr>
      </w:pPr>
      <w:r w:rsidRPr="00F102EA">
        <w:rPr>
          <w:b/>
          <w:bCs/>
          <w:i/>
          <w:iCs/>
          <w:sz w:val="26"/>
          <w:szCs w:val="26"/>
        </w:rPr>
        <w:t xml:space="preserve">3.1.1 Cài đặt Scrapy và tạo cấu trúc Scrapy </w:t>
      </w:r>
    </w:p>
    <w:p w14:paraId="71B4EDA4" w14:textId="5F835856" w:rsidR="00FA2426" w:rsidRDefault="00FA2426" w:rsidP="00FA2426">
      <w:pPr>
        <w:tabs>
          <w:tab w:val="left" w:pos="0"/>
        </w:tabs>
        <w:spacing w:line="360" w:lineRule="auto"/>
        <w:ind w:right="287"/>
        <w:rPr>
          <w:bCs/>
          <w:iCs/>
          <w:sz w:val="26"/>
          <w:szCs w:val="26"/>
          <w:lang w:val="vi-VN"/>
        </w:rPr>
      </w:pPr>
      <w:r>
        <w:rPr>
          <w:bCs/>
          <w:iCs/>
          <w:sz w:val="26"/>
          <w:szCs w:val="26"/>
          <w:lang w:val="vi-VN"/>
        </w:rPr>
        <w:t>Cài đặt Scrapy:</w:t>
      </w:r>
    </w:p>
    <w:p w14:paraId="4CE0B229" w14:textId="104014BA" w:rsidR="00FA2426" w:rsidRDefault="00FA2426" w:rsidP="00FA2426">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Để cài đặt Scrapy, người dùng có thể sử dụng câu lệnh </w:t>
      </w:r>
      <w:r w:rsidRPr="00FA2426">
        <w:rPr>
          <w:bCs/>
          <w:i/>
          <w:iCs/>
          <w:sz w:val="26"/>
          <w:szCs w:val="26"/>
          <w:lang w:val="vi-VN"/>
        </w:rPr>
        <w:t>pip install scrapy</w:t>
      </w:r>
      <w:r>
        <w:rPr>
          <w:bCs/>
          <w:i/>
          <w:iCs/>
          <w:sz w:val="26"/>
          <w:szCs w:val="26"/>
          <w:lang w:val="vi-VN"/>
        </w:rPr>
        <w:t xml:space="preserve"> </w:t>
      </w:r>
      <w:r>
        <w:rPr>
          <w:bCs/>
          <w:iCs/>
          <w:sz w:val="26"/>
          <w:szCs w:val="26"/>
          <w:lang w:val="vi-VN"/>
        </w:rPr>
        <w:t xml:space="preserve">trong Terminal, đây là lệnh cài đặt tiêu chuẩn cho các thư viện của Python. Lệnh này sẽ tự động tải và cài đặt tất cả các thành phần </w:t>
      </w:r>
      <w:r w:rsidR="00457BB9">
        <w:rPr>
          <w:bCs/>
          <w:iCs/>
          <w:sz w:val="26"/>
          <w:szCs w:val="26"/>
          <w:lang w:val="vi-VN"/>
        </w:rPr>
        <w:t>cần thiết</w:t>
      </w:r>
      <w:r>
        <w:rPr>
          <w:bCs/>
          <w:iCs/>
          <w:sz w:val="26"/>
          <w:szCs w:val="26"/>
          <w:lang w:val="vi-VN"/>
        </w:rPr>
        <w:t xml:space="preserve"> mà Scrapy cần để hoạt động. </w:t>
      </w:r>
      <w:r w:rsidR="00457BB9">
        <w:rPr>
          <w:bCs/>
          <w:iCs/>
          <w:sz w:val="26"/>
          <w:szCs w:val="26"/>
          <w:lang w:val="vi-VN"/>
        </w:rPr>
        <w:t xml:space="preserve">Để kiểm tra cài đặt, người dùng có thể chạy lệnh </w:t>
      </w:r>
      <w:r w:rsidR="00457BB9" w:rsidRPr="00457BB9">
        <w:rPr>
          <w:bCs/>
          <w:i/>
          <w:iCs/>
          <w:sz w:val="26"/>
          <w:szCs w:val="26"/>
          <w:lang w:val="vi-VN"/>
        </w:rPr>
        <w:t>scrapy</w:t>
      </w:r>
      <w:r w:rsidR="00457BB9">
        <w:rPr>
          <w:bCs/>
          <w:iCs/>
          <w:sz w:val="26"/>
          <w:szCs w:val="26"/>
          <w:lang w:val="vi-VN"/>
        </w:rPr>
        <w:t>, nếu danh sách các lệnh phụ của Scrapy xuất hiện, điều đó có nghĩa là cài đặt đã thành công và Scarpy đã sẵn sàng để bắt đầu làm việc.</w:t>
      </w:r>
    </w:p>
    <w:p w14:paraId="0567ECC7" w14:textId="33B91C2C" w:rsidR="00457BB9" w:rsidRDefault="00457BB9" w:rsidP="00457BB9">
      <w:pPr>
        <w:tabs>
          <w:tab w:val="left" w:pos="0"/>
        </w:tabs>
        <w:spacing w:line="360" w:lineRule="auto"/>
        <w:ind w:right="287"/>
        <w:rPr>
          <w:bCs/>
          <w:iCs/>
          <w:sz w:val="26"/>
          <w:szCs w:val="26"/>
          <w:lang w:val="vi-VN"/>
        </w:rPr>
      </w:pPr>
      <w:r w:rsidRPr="00457BB9">
        <w:rPr>
          <w:bCs/>
          <w:iCs/>
          <w:sz w:val="26"/>
          <w:szCs w:val="26"/>
          <w:lang w:val="vi-VN"/>
        </w:rPr>
        <w:drawing>
          <wp:inline distT="0" distB="0" distL="0" distR="0" wp14:anchorId="1812CB60" wp14:editId="2410CDEF">
            <wp:extent cx="5471634" cy="312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1634" cy="312447"/>
                    </a:xfrm>
                    <a:prstGeom prst="rect">
                      <a:avLst/>
                    </a:prstGeom>
                  </pic:spPr>
                </pic:pic>
              </a:graphicData>
            </a:graphic>
          </wp:inline>
        </w:drawing>
      </w:r>
    </w:p>
    <w:p w14:paraId="5F7A8F5C" w14:textId="778E0EAA" w:rsidR="00457BB9" w:rsidRDefault="00852949" w:rsidP="00457BB9">
      <w:pPr>
        <w:tabs>
          <w:tab w:val="left" w:pos="0"/>
        </w:tabs>
        <w:spacing w:line="360" w:lineRule="auto"/>
        <w:ind w:right="287"/>
        <w:rPr>
          <w:bCs/>
          <w:iCs/>
          <w:sz w:val="26"/>
          <w:szCs w:val="26"/>
          <w:lang w:val="vi-VN"/>
        </w:rPr>
      </w:pPr>
      <w:r>
        <w:rPr>
          <w:bCs/>
          <w:iCs/>
          <w:sz w:val="26"/>
          <w:szCs w:val="26"/>
          <w:lang w:val="vi-VN"/>
        </w:rPr>
        <w:t>Hình 3.1.1.1: Hình ảnh câu lệnh để cài đặt Scrapy</w:t>
      </w:r>
    </w:p>
    <w:p w14:paraId="1FD58B8B" w14:textId="4B6D7844" w:rsidR="00852949" w:rsidRDefault="00852949" w:rsidP="00457BB9">
      <w:pPr>
        <w:tabs>
          <w:tab w:val="left" w:pos="0"/>
        </w:tabs>
        <w:spacing w:line="360" w:lineRule="auto"/>
        <w:ind w:right="287"/>
        <w:rPr>
          <w:bCs/>
          <w:iCs/>
          <w:sz w:val="26"/>
          <w:szCs w:val="26"/>
          <w:lang w:val="vi-VN"/>
        </w:rPr>
      </w:pPr>
      <w:r>
        <w:rPr>
          <w:bCs/>
          <w:iCs/>
          <w:sz w:val="26"/>
          <w:szCs w:val="26"/>
          <w:lang w:val="vi-VN"/>
        </w:rPr>
        <w:t>....</w:t>
      </w:r>
    </w:p>
    <w:p w14:paraId="41ABAE28" w14:textId="7748EC42" w:rsidR="00852949" w:rsidRDefault="00852949" w:rsidP="00457BB9">
      <w:pPr>
        <w:tabs>
          <w:tab w:val="left" w:pos="0"/>
        </w:tabs>
        <w:spacing w:line="360" w:lineRule="auto"/>
        <w:ind w:right="287"/>
        <w:rPr>
          <w:bCs/>
          <w:iCs/>
          <w:sz w:val="26"/>
          <w:szCs w:val="26"/>
          <w:lang w:val="vi-VN"/>
        </w:rPr>
      </w:pPr>
      <w:r>
        <w:rPr>
          <w:bCs/>
          <w:iCs/>
          <w:sz w:val="26"/>
          <w:szCs w:val="26"/>
          <w:lang w:val="vi-VN"/>
        </w:rPr>
        <w:t>Hình 3.1.1.2: Hình ảnh thông báo đã cài đặt hoàn thành</w:t>
      </w:r>
    </w:p>
    <w:p w14:paraId="439C8A9A" w14:textId="5150EE06" w:rsidR="00852949" w:rsidRDefault="00852949" w:rsidP="00457BB9">
      <w:pPr>
        <w:tabs>
          <w:tab w:val="left" w:pos="0"/>
        </w:tabs>
        <w:spacing w:line="360" w:lineRule="auto"/>
        <w:ind w:right="287"/>
        <w:rPr>
          <w:bCs/>
          <w:iCs/>
          <w:sz w:val="26"/>
          <w:szCs w:val="26"/>
          <w:lang w:val="vi-VN"/>
        </w:rPr>
      </w:pPr>
      <w:r w:rsidRPr="00852949">
        <w:rPr>
          <w:bCs/>
          <w:iCs/>
          <w:sz w:val="26"/>
          <w:szCs w:val="26"/>
          <w:lang w:val="vi-VN"/>
        </w:rPr>
        <w:lastRenderedPageBreak/>
        <w:drawing>
          <wp:inline distT="0" distB="0" distL="0" distR="0" wp14:anchorId="4B545269" wp14:editId="4D6FB3C8">
            <wp:extent cx="5686185" cy="3425401"/>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645" cy="3467847"/>
                    </a:xfrm>
                    <a:prstGeom prst="rect">
                      <a:avLst/>
                    </a:prstGeom>
                  </pic:spPr>
                </pic:pic>
              </a:graphicData>
            </a:graphic>
          </wp:inline>
        </w:drawing>
      </w:r>
    </w:p>
    <w:p w14:paraId="28C84B60" w14:textId="5DE59DD7" w:rsidR="00852949" w:rsidRPr="00457BB9" w:rsidRDefault="00852949" w:rsidP="00457BB9">
      <w:pPr>
        <w:tabs>
          <w:tab w:val="left" w:pos="0"/>
        </w:tabs>
        <w:spacing w:line="360" w:lineRule="auto"/>
        <w:ind w:right="287"/>
        <w:rPr>
          <w:bCs/>
          <w:iCs/>
          <w:sz w:val="26"/>
          <w:szCs w:val="26"/>
          <w:lang w:val="vi-VN"/>
        </w:rPr>
      </w:pPr>
      <w:r>
        <w:rPr>
          <w:bCs/>
          <w:iCs/>
          <w:sz w:val="26"/>
          <w:szCs w:val="26"/>
          <w:lang w:val="vi-VN"/>
        </w:rPr>
        <w:t>Hình 3.1.1.3: Hình ảnh câu lệnh</w:t>
      </w:r>
      <w:bookmarkStart w:id="1" w:name="_GoBack"/>
      <w:bookmarkEnd w:id="1"/>
      <w:r>
        <w:rPr>
          <w:bCs/>
          <w:iCs/>
          <w:sz w:val="26"/>
          <w:szCs w:val="26"/>
          <w:lang w:val="vi-VN"/>
        </w:rPr>
        <w:t xml:space="preserve"> để kiểm tra xem Scrapy đã được cài đặt chưa</w:t>
      </w:r>
    </w:p>
    <w:p w14:paraId="502B29A2" w14:textId="4DE7FD30" w:rsidR="00F102EA" w:rsidRPr="00F102EA" w:rsidRDefault="00F102EA" w:rsidP="00B6241B">
      <w:pPr>
        <w:tabs>
          <w:tab w:val="left" w:pos="0"/>
        </w:tabs>
        <w:spacing w:line="360" w:lineRule="auto"/>
        <w:ind w:right="287"/>
        <w:rPr>
          <w:bCs/>
          <w:iCs/>
          <w:sz w:val="26"/>
          <w:szCs w:val="26"/>
        </w:rPr>
      </w:pPr>
    </w:p>
    <w:p w14:paraId="28917087" w14:textId="77777777" w:rsidR="00B6241B" w:rsidRPr="00F102EA" w:rsidRDefault="00B6241B" w:rsidP="00B6241B">
      <w:pPr>
        <w:pStyle w:val="ListParagraph"/>
        <w:numPr>
          <w:ilvl w:val="2"/>
          <w:numId w:val="8"/>
        </w:numPr>
        <w:tabs>
          <w:tab w:val="left" w:pos="0"/>
        </w:tabs>
        <w:spacing w:line="360" w:lineRule="auto"/>
        <w:ind w:right="287"/>
        <w:rPr>
          <w:b/>
          <w:bCs/>
          <w:i/>
          <w:iCs/>
          <w:sz w:val="26"/>
          <w:szCs w:val="26"/>
        </w:rPr>
      </w:pPr>
      <w:r w:rsidRPr="00F102EA">
        <w:rPr>
          <w:b/>
          <w:bCs/>
          <w:i/>
          <w:iCs/>
          <w:sz w:val="26"/>
          <w:szCs w:val="26"/>
        </w:rPr>
        <w:t>Truy xuất thông tin cửa hàng</w:t>
      </w:r>
    </w:p>
    <w:p w14:paraId="6E96A077" w14:textId="77777777" w:rsidR="00B6241B" w:rsidRPr="00F102EA" w:rsidRDefault="00B6241B" w:rsidP="00B6241B">
      <w:pPr>
        <w:pStyle w:val="ListParagraph"/>
        <w:numPr>
          <w:ilvl w:val="2"/>
          <w:numId w:val="8"/>
        </w:numPr>
        <w:tabs>
          <w:tab w:val="left" w:pos="709"/>
        </w:tabs>
        <w:spacing w:line="360" w:lineRule="auto"/>
        <w:ind w:right="287"/>
        <w:rPr>
          <w:b/>
          <w:bCs/>
          <w:i/>
          <w:iCs/>
          <w:sz w:val="26"/>
          <w:szCs w:val="26"/>
        </w:rPr>
      </w:pPr>
      <w:r w:rsidRPr="00F102EA">
        <w:rPr>
          <w:b/>
          <w:bCs/>
          <w:i/>
          <w:iCs/>
          <w:sz w:val="26"/>
          <w:szCs w:val="26"/>
        </w:rPr>
        <w:t>Thu thập thông tin sản phẩm</w:t>
      </w:r>
    </w:p>
    <w:p w14:paraId="2396E2A1" w14:textId="77777777" w:rsidR="00B6241B" w:rsidRPr="00F102EA" w:rsidRDefault="00B6241B" w:rsidP="00B6241B">
      <w:pPr>
        <w:tabs>
          <w:tab w:val="left" w:pos="0"/>
        </w:tabs>
        <w:spacing w:line="360" w:lineRule="auto"/>
        <w:ind w:right="287"/>
        <w:rPr>
          <w:b/>
          <w:bCs/>
          <w:i/>
          <w:iCs/>
          <w:sz w:val="26"/>
          <w:szCs w:val="26"/>
        </w:rPr>
      </w:pPr>
      <w:r w:rsidRPr="00F102EA">
        <w:rPr>
          <w:b/>
          <w:bCs/>
          <w:i/>
          <w:iCs/>
          <w:sz w:val="26"/>
          <w:szCs w:val="26"/>
        </w:rPr>
        <w:t>3.1.4 Thu Thập Đánh Giá Khách Hàng và Thông Tin Khác</w:t>
      </w:r>
    </w:p>
    <w:p w14:paraId="6E80F574" w14:textId="77777777" w:rsidR="00B6241B" w:rsidRPr="00F102EA" w:rsidRDefault="00B6241B" w:rsidP="00B6241B">
      <w:pPr>
        <w:tabs>
          <w:tab w:val="left" w:pos="0"/>
        </w:tabs>
        <w:spacing w:line="360" w:lineRule="auto"/>
        <w:ind w:right="287"/>
        <w:rPr>
          <w:b/>
          <w:sz w:val="26"/>
          <w:szCs w:val="26"/>
        </w:rPr>
      </w:pPr>
      <w:r w:rsidRPr="00F102EA">
        <w:rPr>
          <w:b/>
          <w:sz w:val="26"/>
          <w:szCs w:val="26"/>
        </w:rPr>
        <w:t>3.2  Mô tả dữ liệu:</w:t>
      </w:r>
    </w:p>
    <w:p w14:paraId="64556178" w14:textId="77777777" w:rsidR="00B6241B" w:rsidRPr="00F102EA" w:rsidRDefault="00B6241B" w:rsidP="00B6241B">
      <w:pPr>
        <w:tabs>
          <w:tab w:val="left" w:pos="0"/>
        </w:tabs>
        <w:spacing w:line="360" w:lineRule="auto"/>
        <w:ind w:right="287"/>
        <w:rPr>
          <w:bCs/>
          <w:sz w:val="26"/>
          <w:szCs w:val="26"/>
        </w:rPr>
      </w:pPr>
      <w:r w:rsidRPr="00F102EA">
        <w:rPr>
          <w:bCs/>
          <w:sz w:val="26"/>
          <w:szCs w:val="26"/>
        </w:rPr>
        <w:t>Có 16 thông tin</w:t>
      </w:r>
    </w:p>
    <w:p w14:paraId="3A891C06" w14:textId="77777777" w:rsidR="00B6241B" w:rsidRPr="00F102EA" w:rsidRDefault="00B6241B" w:rsidP="00B6241B">
      <w:pPr>
        <w:pStyle w:val="ListParagraph"/>
        <w:numPr>
          <w:ilvl w:val="1"/>
          <w:numId w:val="9"/>
        </w:numPr>
        <w:tabs>
          <w:tab w:val="left" w:pos="0"/>
        </w:tabs>
        <w:spacing w:line="360" w:lineRule="auto"/>
        <w:ind w:right="287"/>
        <w:rPr>
          <w:b/>
          <w:i/>
          <w:sz w:val="26"/>
          <w:szCs w:val="26"/>
        </w:rPr>
      </w:pPr>
      <w:r w:rsidRPr="00F102EA">
        <w:rPr>
          <w:b/>
          <w:i/>
          <w:sz w:val="26"/>
          <w:szCs w:val="26"/>
        </w:rPr>
        <w:t>Tiền xử lý dữ liệu</w:t>
      </w:r>
    </w:p>
    <w:p w14:paraId="3904ED71" w14:textId="77777777" w:rsidR="00B6241B" w:rsidRPr="00F102EA"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t>Lưu và trích xuất dữ liệu</w:t>
      </w:r>
    </w:p>
    <w:p w14:paraId="0D15EB09" w14:textId="77777777" w:rsidR="00B6241B" w:rsidRPr="00F102EA"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t>Xử lý phân trang</w:t>
      </w:r>
    </w:p>
    <w:p w14:paraId="1CE669BA" w14:textId="77777777" w:rsidR="00B6241B" w:rsidRPr="00F102EA" w:rsidRDefault="00B6241B" w:rsidP="00B6241B">
      <w:pPr>
        <w:pStyle w:val="ListParagraph"/>
        <w:numPr>
          <w:ilvl w:val="1"/>
          <w:numId w:val="9"/>
        </w:numPr>
        <w:tabs>
          <w:tab w:val="left" w:pos="709"/>
        </w:tabs>
        <w:spacing w:line="360" w:lineRule="auto"/>
        <w:ind w:right="287"/>
        <w:rPr>
          <w:b/>
          <w:sz w:val="26"/>
          <w:szCs w:val="26"/>
        </w:rPr>
      </w:pPr>
      <w:r w:rsidRPr="00F102EA">
        <w:rPr>
          <w:b/>
          <w:sz w:val="26"/>
          <w:szCs w:val="26"/>
        </w:rPr>
        <w:t>Quản lý các đối tượng phức tạp</w:t>
      </w:r>
    </w:p>
    <w:p w14:paraId="0B6E351D" w14:textId="254A98B0" w:rsidR="00D93A14" w:rsidRPr="00D93A14" w:rsidRDefault="00D93A14" w:rsidP="00B6241B">
      <w:pPr>
        <w:jc w:val="center"/>
        <w:rPr>
          <w:b/>
          <w:bCs/>
          <w:iCs/>
          <w:sz w:val="36"/>
          <w:szCs w:val="32"/>
          <w:lang w:val="vi-VN"/>
        </w:rPr>
      </w:pPr>
    </w:p>
    <w:p w14:paraId="104940B1" w14:textId="383ECB04" w:rsidR="0046755A" w:rsidRPr="0046755A" w:rsidRDefault="0046755A" w:rsidP="00B85468">
      <w:pPr>
        <w:tabs>
          <w:tab w:val="left" w:pos="709"/>
        </w:tabs>
        <w:spacing w:line="360" w:lineRule="auto"/>
        <w:ind w:right="287"/>
        <w:jc w:val="both"/>
        <w:rPr>
          <w:bCs/>
          <w:iCs/>
          <w:sz w:val="32"/>
          <w:szCs w:val="32"/>
          <w:lang w:val="vi-VN"/>
        </w:rPr>
      </w:pPr>
    </w:p>
    <w:sectPr w:rsidR="0046755A" w:rsidRPr="0046755A">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1E8C0" w14:textId="77777777" w:rsidR="000F0A13" w:rsidRDefault="000F0A13">
      <w:r>
        <w:separator/>
      </w:r>
    </w:p>
  </w:endnote>
  <w:endnote w:type="continuationSeparator" w:id="0">
    <w:p w14:paraId="32ECCC4A" w14:textId="77777777" w:rsidR="000F0A13" w:rsidRDefault="000F0A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8DA41" w14:textId="77777777" w:rsidR="000F0A13" w:rsidRDefault="000F0A13">
      <w:r>
        <w:separator/>
      </w:r>
    </w:p>
  </w:footnote>
  <w:footnote w:type="continuationSeparator" w:id="0">
    <w:p w14:paraId="5B760D30" w14:textId="77777777" w:rsidR="000F0A13" w:rsidRDefault="000F0A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95D99"/>
    <w:multiLevelType w:val="hybridMultilevel"/>
    <w:tmpl w:val="DEF0592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F36E54"/>
    <w:multiLevelType w:val="multilevel"/>
    <w:tmpl w:val="D72687B4"/>
    <w:lvl w:ilvl="0">
      <w:start w:val="3"/>
      <w:numFmt w:val="decimal"/>
      <w:lvlText w:val="%1"/>
      <w:lvlJc w:val="left"/>
      <w:pPr>
        <w:ind w:left="450" w:hanging="450"/>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4"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D10D06"/>
    <w:multiLevelType w:val="hybridMultilevel"/>
    <w:tmpl w:val="C59C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280C42"/>
    <w:multiLevelType w:val="hybridMultilevel"/>
    <w:tmpl w:val="E9C846FE"/>
    <w:lvl w:ilvl="0" w:tplc="0409000F">
      <w:start w:val="1"/>
      <w:numFmt w:val="decimal"/>
      <w:lvlText w:val="%1."/>
      <w:lvlJc w:val="left"/>
      <w:pPr>
        <w:ind w:left="1107" w:hanging="360"/>
      </w:pPr>
    </w:lvl>
    <w:lvl w:ilvl="1" w:tplc="04090019" w:tentative="1">
      <w:start w:val="1"/>
      <w:numFmt w:val="lowerLetter"/>
      <w:lvlText w:val="%2."/>
      <w:lvlJc w:val="left"/>
      <w:pPr>
        <w:ind w:left="1827" w:hanging="360"/>
      </w:pPr>
    </w:lvl>
    <w:lvl w:ilvl="2" w:tplc="0409001B" w:tentative="1">
      <w:start w:val="1"/>
      <w:numFmt w:val="lowerRoman"/>
      <w:lvlText w:val="%3."/>
      <w:lvlJc w:val="right"/>
      <w:pPr>
        <w:ind w:left="2547" w:hanging="180"/>
      </w:p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7" w15:restartNumberingAfterBreak="0">
    <w:nsid w:val="463B0D8F"/>
    <w:multiLevelType w:val="hybridMultilevel"/>
    <w:tmpl w:val="A244B77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F6644E8"/>
    <w:multiLevelType w:val="hybridMultilevel"/>
    <w:tmpl w:val="57D4DFE4"/>
    <w:lvl w:ilvl="0" w:tplc="04090001">
      <w:start w:val="1"/>
      <w:numFmt w:val="bullet"/>
      <w:lvlText w:val=""/>
      <w:lvlJc w:val="left"/>
      <w:pPr>
        <w:ind w:left="1827" w:hanging="360"/>
      </w:pPr>
      <w:rPr>
        <w:rFonts w:ascii="Symbol" w:hAnsi="Symbol" w:hint="default"/>
      </w:rPr>
    </w:lvl>
    <w:lvl w:ilvl="1" w:tplc="04090003" w:tentative="1">
      <w:start w:val="1"/>
      <w:numFmt w:val="bullet"/>
      <w:lvlText w:val="o"/>
      <w:lvlJc w:val="left"/>
      <w:pPr>
        <w:ind w:left="2547" w:hanging="360"/>
      </w:pPr>
      <w:rPr>
        <w:rFonts w:ascii="Courier New" w:hAnsi="Courier New" w:cs="Courier New" w:hint="default"/>
      </w:rPr>
    </w:lvl>
    <w:lvl w:ilvl="2" w:tplc="04090005" w:tentative="1">
      <w:start w:val="1"/>
      <w:numFmt w:val="bullet"/>
      <w:lvlText w:val=""/>
      <w:lvlJc w:val="left"/>
      <w:pPr>
        <w:ind w:left="3267" w:hanging="360"/>
      </w:pPr>
      <w:rPr>
        <w:rFonts w:ascii="Wingdings" w:hAnsi="Wingdings" w:hint="default"/>
      </w:rPr>
    </w:lvl>
    <w:lvl w:ilvl="3" w:tplc="04090001" w:tentative="1">
      <w:start w:val="1"/>
      <w:numFmt w:val="bullet"/>
      <w:lvlText w:val=""/>
      <w:lvlJc w:val="left"/>
      <w:pPr>
        <w:ind w:left="3987" w:hanging="360"/>
      </w:pPr>
      <w:rPr>
        <w:rFonts w:ascii="Symbol" w:hAnsi="Symbol" w:hint="default"/>
      </w:rPr>
    </w:lvl>
    <w:lvl w:ilvl="4" w:tplc="04090003" w:tentative="1">
      <w:start w:val="1"/>
      <w:numFmt w:val="bullet"/>
      <w:lvlText w:val="o"/>
      <w:lvlJc w:val="left"/>
      <w:pPr>
        <w:ind w:left="4707" w:hanging="360"/>
      </w:pPr>
      <w:rPr>
        <w:rFonts w:ascii="Courier New" w:hAnsi="Courier New" w:cs="Courier New" w:hint="default"/>
      </w:rPr>
    </w:lvl>
    <w:lvl w:ilvl="5" w:tplc="04090005" w:tentative="1">
      <w:start w:val="1"/>
      <w:numFmt w:val="bullet"/>
      <w:lvlText w:val=""/>
      <w:lvlJc w:val="left"/>
      <w:pPr>
        <w:ind w:left="5427" w:hanging="360"/>
      </w:pPr>
      <w:rPr>
        <w:rFonts w:ascii="Wingdings" w:hAnsi="Wingdings" w:hint="default"/>
      </w:rPr>
    </w:lvl>
    <w:lvl w:ilvl="6" w:tplc="04090001" w:tentative="1">
      <w:start w:val="1"/>
      <w:numFmt w:val="bullet"/>
      <w:lvlText w:val=""/>
      <w:lvlJc w:val="left"/>
      <w:pPr>
        <w:ind w:left="6147" w:hanging="360"/>
      </w:pPr>
      <w:rPr>
        <w:rFonts w:ascii="Symbol" w:hAnsi="Symbol" w:hint="default"/>
      </w:rPr>
    </w:lvl>
    <w:lvl w:ilvl="7" w:tplc="04090003" w:tentative="1">
      <w:start w:val="1"/>
      <w:numFmt w:val="bullet"/>
      <w:lvlText w:val="o"/>
      <w:lvlJc w:val="left"/>
      <w:pPr>
        <w:ind w:left="6867" w:hanging="360"/>
      </w:pPr>
      <w:rPr>
        <w:rFonts w:ascii="Courier New" w:hAnsi="Courier New" w:cs="Courier New" w:hint="default"/>
      </w:rPr>
    </w:lvl>
    <w:lvl w:ilvl="8" w:tplc="04090005" w:tentative="1">
      <w:start w:val="1"/>
      <w:numFmt w:val="bullet"/>
      <w:lvlText w:val=""/>
      <w:lvlJc w:val="left"/>
      <w:pPr>
        <w:ind w:left="7587" w:hanging="360"/>
      </w:pPr>
      <w:rPr>
        <w:rFonts w:ascii="Wingdings" w:hAnsi="Wingdings" w:hint="default"/>
      </w:rPr>
    </w:lvl>
  </w:abstractNum>
  <w:abstractNum w:abstractNumId="9" w15:restartNumberingAfterBreak="0">
    <w:nsid w:val="51212E48"/>
    <w:multiLevelType w:val="hybridMultilevel"/>
    <w:tmpl w:val="5E60E586"/>
    <w:lvl w:ilvl="0" w:tplc="1A0C9F1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DA84B1D"/>
    <w:multiLevelType w:val="hybridMultilevel"/>
    <w:tmpl w:val="9BA478A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2"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77C16D5F"/>
    <w:multiLevelType w:val="multilevel"/>
    <w:tmpl w:val="6074C612"/>
    <w:lvl w:ilvl="0">
      <w:start w:val="3"/>
      <w:numFmt w:val="decimal"/>
      <w:lvlText w:val="%1"/>
      <w:lvlJc w:val="left"/>
      <w:pPr>
        <w:ind w:left="645" w:hanging="645"/>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num w:numId="1">
    <w:abstractNumId w:val="10"/>
  </w:num>
  <w:num w:numId="2">
    <w:abstractNumId w:val="13"/>
  </w:num>
  <w:num w:numId="3">
    <w:abstractNumId w:val="12"/>
  </w:num>
  <w:num w:numId="4">
    <w:abstractNumId w:val="7"/>
  </w:num>
  <w:num w:numId="5">
    <w:abstractNumId w:val="1"/>
  </w:num>
  <w:num w:numId="6">
    <w:abstractNumId w:val="2"/>
  </w:num>
  <w:num w:numId="7">
    <w:abstractNumId w:val="4"/>
  </w:num>
  <w:num w:numId="8">
    <w:abstractNumId w:val="14"/>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num>
  <w:num w:numId="11">
    <w:abstractNumId w:val="0"/>
  </w:num>
  <w:num w:numId="12">
    <w:abstractNumId w:val="6"/>
  </w:num>
  <w:num w:numId="13">
    <w:abstractNumId w:val="8"/>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472C9"/>
    <w:rsid w:val="000E0935"/>
    <w:rsid w:val="000F0A13"/>
    <w:rsid w:val="001226AA"/>
    <w:rsid w:val="00135E8F"/>
    <w:rsid w:val="00157417"/>
    <w:rsid w:val="001854DF"/>
    <w:rsid w:val="00195AB9"/>
    <w:rsid w:val="001A6E87"/>
    <w:rsid w:val="001B1235"/>
    <w:rsid w:val="0024376F"/>
    <w:rsid w:val="00286C5C"/>
    <w:rsid w:val="002B1789"/>
    <w:rsid w:val="002C3575"/>
    <w:rsid w:val="002D5C5E"/>
    <w:rsid w:val="003305E3"/>
    <w:rsid w:val="003609D7"/>
    <w:rsid w:val="003648A7"/>
    <w:rsid w:val="00365F77"/>
    <w:rsid w:val="00367F3E"/>
    <w:rsid w:val="00375032"/>
    <w:rsid w:val="003A0C12"/>
    <w:rsid w:val="003A6A91"/>
    <w:rsid w:val="003B047B"/>
    <w:rsid w:val="003B76FE"/>
    <w:rsid w:val="003C75BA"/>
    <w:rsid w:val="003E789B"/>
    <w:rsid w:val="003F5B54"/>
    <w:rsid w:val="004050F9"/>
    <w:rsid w:val="004066A9"/>
    <w:rsid w:val="00452394"/>
    <w:rsid w:val="00457BB9"/>
    <w:rsid w:val="0046755A"/>
    <w:rsid w:val="00483520"/>
    <w:rsid w:val="004944C3"/>
    <w:rsid w:val="00497241"/>
    <w:rsid w:val="0053583E"/>
    <w:rsid w:val="0054458F"/>
    <w:rsid w:val="00564775"/>
    <w:rsid w:val="00580CAA"/>
    <w:rsid w:val="00585E2F"/>
    <w:rsid w:val="005B445C"/>
    <w:rsid w:val="005D2ADD"/>
    <w:rsid w:val="005D723F"/>
    <w:rsid w:val="00621939"/>
    <w:rsid w:val="00622E41"/>
    <w:rsid w:val="00627821"/>
    <w:rsid w:val="00656A38"/>
    <w:rsid w:val="00664DF7"/>
    <w:rsid w:val="006948ED"/>
    <w:rsid w:val="006C04D2"/>
    <w:rsid w:val="00713EE3"/>
    <w:rsid w:val="00773536"/>
    <w:rsid w:val="007D1784"/>
    <w:rsid w:val="007D2EDF"/>
    <w:rsid w:val="008017BD"/>
    <w:rsid w:val="008177F5"/>
    <w:rsid w:val="00831497"/>
    <w:rsid w:val="00852949"/>
    <w:rsid w:val="0086091A"/>
    <w:rsid w:val="008B262E"/>
    <w:rsid w:val="008D419C"/>
    <w:rsid w:val="008F768C"/>
    <w:rsid w:val="009015F3"/>
    <w:rsid w:val="00945C59"/>
    <w:rsid w:val="00960A74"/>
    <w:rsid w:val="00972F3F"/>
    <w:rsid w:val="0098137A"/>
    <w:rsid w:val="009E05CE"/>
    <w:rsid w:val="009F4E09"/>
    <w:rsid w:val="00A33CDD"/>
    <w:rsid w:val="00A93ED2"/>
    <w:rsid w:val="00AA07F3"/>
    <w:rsid w:val="00AE2F62"/>
    <w:rsid w:val="00AE7F33"/>
    <w:rsid w:val="00AF13F4"/>
    <w:rsid w:val="00B6241B"/>
    <w:rsid w:val="00B85468"/>
    <w:rsid w:val="00BD464B"/>
    <w:rsid w:val="00BD4B28"/>
    <w:rsid w:val="00BE1E82"/>
    <w:rsid w:val="00C12036"/>
    <w:rsid w:val="00C23266"/>
    <w:rsid w:val="00C27ADE"/>
    <w:rsid w:val="00C447A3"/>
    <w:rsid w:val="00C44FA0"/>
    <w:rsid w:val="00C47F23"/>
    <w:rsid w:val="00CE2CD0"/>
    <w:rsid w:val="00CF66BC"/>
    <w:rsid w:val="00D4668F"/>
    <w:rsid w:val="00D668E8"/>
    <w:rsid w:val="00D73C25"/>
    <w:rsid w:val="00D93A14"/>
    <w:rsid w:val="00DE4B9B"/>
    <w:rsid w:val="00E063A5"/>
    <w:rsid w:val="00E13F0C"/>
    <w:rsid w:val="00E240A2"/>
    <w:rsid w:val="00E45FB0"/>
    <w:rsid w:val="00E96E4E"/>
    <w:rsid w:val="00EF0DE2"/>
    <w:rsid w:val="00F102EA"/>
    <w:rsid w:val="00F1121D"/>
    <w:rsid w:val="00F6631D"/>
    <w:rsid w:val="00F72602"/>
    <w:rsid w:val="00F73618"/>
    <w:rsid w:val="00F810F0"/>
    <w:rsid w:val="00F836BE"/>
    <w:rsid w:val="00FA2426"/>
    <w:rsid w:val="00FB7615"/>
    <w:rsid w:val="00FC20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00</TotalTime>
  <Pages>23</Pages>
  <Words>4375</Words>
  <Characters>2494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u Ngan</cp:lastModifiedBy>
  <cp:revision>16</cp:revision>
  <dcterms:created xsi:type="dcterms:W3CDTF">2024-10-05T08:27:00Z</dcterms:created>
  <dcterms:modified xsi:type="dcterms:W3CDTF">2024-10-28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